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Ing. Martha San Andrés, MSc.</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658E8">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A658E8">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A658E8">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A658E8">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167ADF">
      <w:pPr>
        <w:pStyle w:val="2Temas"/>
        <w:numPr>
          <w:ilvl w:val="0"/>
          <w:numId w:val="42"/>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es</w:t>
      </w:r>
      <w:bookmarkEnd w:id="12"/>
      <w:bookmarkEnd w:id="13"/>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4927A2" w:rsidRDefault="004927A2" w:rsidP="004927A2">
      <w:pPr>
        <w:pStyle w:val="Prrafodelista"/>
        <w:numPr>
          <w:ilvl w:val="1"/>
          <w:numId w:val="40"/>
        </w:numPr>
      </w:pPr>
      <w:r>
        <w:t>Utilizable durante las tareas de mantenimiento y uso</w:t>
      </w:r>
      <w:r>
        <w:cr/>
      </w:r>
    </w:p>
    <w:p w:rsidR="00CC1AA0" w:rsidRDefault="00CC1AA0" w:rsidP="0079548E">
      <w:pPr>
        <w:pStyle w:val="2Temas"/>
      </w:pPr>
      <w:bookmarkStart w:id="21" w:name="_Toc501142859"/>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821340" w:rsidRDefault="00CC1AA0" w:rsidP="0043547E">
      <w:r>
        <w:t xml:space="preserve">El presente documento tiene como finalidad dar a conocer al usuario final las propuestas </w:t>
      </w:r>
      <w:r w:rsidR="0043547E">
        <w:t>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cerradas, permitió obtener datos referenciales de la muestra.</w:t>
      </w:r>
      <w:r>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Reloj Biométrico de Control de Personal, Biotech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4E22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Biotech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4E2213">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n cuanto a novedades del empleado el Sistema enviará un correo electrónico cuando se registre alguna de las siguientes acciones: atraso o falta al día de trabajo por parte de un trabajador.</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4E2213">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lastRenderedPageBreak/>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4E2213">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658E8"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84"/>
        <w:gridCol w:w="3613"/>
      </w:tblGrid>
      <w:tr w:rsidR="00B679E5" w:rsidRPr="00B679E5" w:rsidTr="004E221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ANVIS</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r w:rsidRPr="00B679E5">
              <w:rPr>
                <w:rFonts w:cs="Arial"/>
                <w:b w:val="0"/>
                <w:bCs w:val="0"/>
                <w:sz w:val="22"/>
                <w:szCs w:val="22"/>
              </w:rPr>
              <w:t>DSoftware</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iCs/>
                <w:sz w:val="22"/>
                <w:szCs w:val="22"/>
              </w:rPr>
            </w:pPr>
            <w:r w:rsidRPr="00B679E5">
              <w:rPr>
                <w:rFonts w:cs="Arial"/>
                <w:iCs/>
                <w:sz w:val="22"/>
                <w:szCs w:val="22"/>
              </w:rPr>
              <w:t>Software propio</w:t>
            </w:r>
          </w:p>
        </w:tc>
      </w:tr>
      <w:tr w:rsidR="00B679E5" w:rsidRPr="00B679E5" w:rsidTr="004E2213">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PORTABILIDAD / INTERFAZ</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 presentación que se hace, se hace en un formato fácil de comprender para el Usuario.</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s Plataformas en que el Sistema se ejecutará es en los Sistemas Operativos Windows, Linux y OSX.</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poder utilizarse sin necesidad de instalar ningún software adicional.</w:t>
            </w:r>
          </w:p>
        </w:tc>
      </w:tr>
      <w:tr w:rsidR="00B679E5" w:rsidRPr="00B679E5" w:rsidTr="004E2213">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Control de la Accesibilidad y uso de recursos, limitados para usuarios exclusivos.</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os integrantes del grupo de usuarios de gerentes pueden ingresar y aprobar solicitudes, pero no pueden borrarlas.</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La aplicación debe ser de escritorio con conexión local.</w:t>
            </w:r>
          </w:p>
        </w:tc>
      </w:tr>
      <w:tr w:rsidR="00B679E5" w:rsidRPr="00B679E5" w:rsidTr="004E2213">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vMerge w:val="restart"/>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Estructura y forma de Procedimiento del Sistema, orientada a los prototipos de demás Sistemas en gener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B679E5">
              <w:rPr>
                <w:rFonts w:cs="Arial"/>
                <w:sz w:val="22"/>
                <w:szCs w:val="22"/>
              </w:rPr>
              <w:t>Las hojas de cálculo aseguraran los datos usando firmas electrónicas.</w:t>
            </w:r>
          </w:p>
        </w:tc>
      </w:tr>
      <w:tr w:rsidR="00B679E5" w:rsidRPr="00B679E5" w:rsidTr="004E2213">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B679E5">
              <w:rPr>
                <w:rFonts w:cs="Arial"/>
                <w:sz w:val="22"/>
                <w:szCs w:val="22"/>
              </w:rPr>
              <w:t>El procedimiento de desarrollo de software a usar debe estar definido explícitamente y debe cumplir con los estándares ISO 9000.</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A658E8" w:rsidP="00B679E5">
      <w:pPr>
        <w:pStyle w:val="2Temas"/>
        <w:numPr>
          <w:ilvl w:val="0"/>
          <w:numId w:val="0"/>
        </w:numPr>
        <w:jc w:val="both"/>
        <w:rPr>
          <w:b w:val="0"/>
        </w:rPr>
      </w:pPr>
      <w:hyperlink r:id="rId11" w:history="1">
        <w:r w:rsidR="00B679E5" w:rsidRPr="00B679E5">
          <w:rPr>
            <w:rStyle w:val="Hipervnculo"/>
            <w:b w:val="0"/>
          </w:rPr>
          <w:t>http://www.biotracksoftware.com/esp/asistencia.htm</w:t>
        </w:r>
      </w:hyperlink>
    </w:p>
    <w:p w:rsidR="00B679E5" w:rsidRPr="00B679E5" w:rsidRDefault="00B679E5" w:rsidP="00B679E5">
      <w:pPr>
        <w:pStyle w:val="2Temas"/>
        <w:numPr>
          <w:ilvl w:val="0"/>
          <w:numId w:val="0"/>
        </w:numPr>
        <w:rPr>
          <w:b w:val="0"/>
        </w:rPr>
      </w:pPr>
    </w:p>
    <w:p w:rsidR="00B679E5" w:rsidRDefault="00B679E5" w:rsidP="0043547E"/>
    <w:p w:rsidR="00B679E5" w:rsidRDefault="00B679E5" w:rsidP="00B679E5">
      <w:pPr>
        <w:pStyle w:val="2Temas"/>
      </w:pPr>
      <w:r>
        <w:t xml:space="preserve">Cronograma de Tareas </w:t>
      </w:r>
    </w:p>
    <w:p w:rsidR="00B679E5" w:rsidRDefault="00B679E5" w:rsidP="00B679E5">
      <w:pPr>
        <w:pStyle w:val="Prrafodelista"/>
      </w:pPr>
    </w:p>
    <w:p w:rsidR="00B679E5" w:rsidRDefault="00B679E5" w:rsidP="00B679E5">
      <w:pPr>
        <w:pStyle w:val="2Temas"/>
      </w:pPr>
      <w:r>
        <w:t xml:space="preserve"> Bibliografía  </w:t>
      </w:r>
    </w:p>
    <w:p w:rsidR="00B679E5" w:rsidRDefault="00B679E5" w:rsidP="0043547E">
      <w:pPr>
        <w:sectPr w:rsidR="00B679E5" w:rsidSect="00B03DB0">
          <w:footerReference w:type="default" r:id="rId12"/>
          <w:headerReference w:type="first" r:id="rId13"/>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B679E5">
      <w:pPr>
        <w:pStyle w:val="2Temas"/>
        <w:numPr>
          <w:ilvl w:val="0"/>
          <w:numId w:val="43"/>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B679E5">
      <w:pPr>
        <w:pStyle w:val="2Temas"/>
        <w:numPr>
          <w:ilvl w:val="0"/>
          <w:numId w:val="43"/>
        </w:numPr>
      </w:pPr>
      <w:r>
        <w:t xml:space="preserve">Introducción </w:t>
      </w:r>
    </w:p>
    <w:p w:rsidR="00B679E5" w:rsidRDefault="00B3205F" w:rsidP="00821340">
      <w:pPr>
        <w:pStyle w:val="1Capitulos"/>
      </w:pPr>
      <w:r>
        <w:t>´ñññññññññññññññññññññññññññññññññññññññññññññññ</w:t>
      </w:r>
    </w:p>
    <w:p w:rsidR="00B679E5" w:rsidRDefault="00B679E5" w:rsidP="00821340">
      <w:pPr>
        <w:pStyle w:val="1Capitulos"/>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A91B6E" w:rsidP="008F1BBA">
      <w:pPr>
        <w:rPr>
          <w:rFonts w:cs="Arial"/>
        </w:rPr>
      </w:pPr>
      <w:r w:rsidRPr="008F1BBA">
        <w:rPr>
          <w:rFonts w:cs="Arial"/>
        </w:rPr>
        <w:t>E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lastRenderedPageBreak/>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End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lastRenderedPageBreak/>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lastRenderedPageBreak/>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A658E8" w:rsidP="008F1BBA">
      <w:pPr>
        <w:ind w:left="705"/>
        <w:rPr>
          <w:rFonts w:cs="Arial"/>
          <w:b/>
        </w:rPr>
      </w:pPr>
      <w:sdt>
        <w:sdtPr>
          <w:rPr>
            <w:rFonts w:cs="Arial"/>
            <w:b/>
          </w:rPr>
          <w:id w:val="-157776780"/>
          <w:citation/>
        </w:sdtPr>
        <w:sdtEnd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81550" cy="2495550"/>
                    </a:xfrm>
                    <a:prstGeom prst="rect">
                      <a:avLst/>
                    </a:prstGeom>
                  </pic:spPr>
                </pic:pic>
              </a:graphicData>
            </a:graphic>
          </wp:inline>
        </w:drawing>
      </w:r>
    </w:p>
    <w:p w:rsidR="004D5F2D" w:rsidRPr="008F1BBA" w:rsidRDefault="00B94009" w:rsidP="008F1BBA">
      <w:pPr>
        <w:ind w:left="708"/>
        <w:jc w:val="center"/>
        <w:rPr>
          <w:rFonts w:cs="Arial"/>
          <w:i/>
        </w:rPr>
      </w:pPr>
      <w:r w:rsidRPr="008F1BBA">
        <w:rPr>
          <w:rFonts w:cs="Arial"/>
          <w:i/>
        </w:rPr>
        <w:t xml:space="preserve">Grafico N°3 – Modelo de espina de pescado </w:t>
      </w:r>
    </w:p>
    <w:p w:rsidR="002C26F8" w:rsidRPr="008F1BBA" w:rsidRDefault="00AB3830" w:rsidP="00AB3830">
      <w:pPr>
        <w:pStyle w:val="3Subtemas"/>
      </w:pPr>
      <w:bookmarkStart w:id="30" w:name="_Toc501142866"/>
      <w:r w:rsidRPr="008F1BBA">
        <w:t>Diagramación</w:t>
      </w:r>
      <w:bookmarkEnd w:id="30"/>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1" w:name="_Toc501142867"/>
      <w:r w:rsidRPr="008F1BBA">
        <w:lastRenderedPageBreak/>
        <w:t>Simbología</w:t>
      </w:r>
      <w:bookmarkEnd w:id="31"/>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w:t>
      </w:r>
      <w:r w:rsidRPr="008F1BBA">
        <w:rPr>
          <w:rFonts w:cs="Arial"/>
        </w:rPr>
        <w:lastRenderedPageBreak/>
        <w:t xml:space="preserve">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2" w:name="_Toc501142868"/>
      <w:r w:rsidRPr="008F1BBA">
        <w:t>Diagrama de flujo y participantes</w:t>
      </w:r>
      <w:bookmarkEnd w:id="32"/>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w:t>
      </w:r>
      <w:r w:rsidRPr="008F1BBA">
        <w:rPr>
          <w:rFonts w:cs="Arial"/>
        </w:rPr>
        <w:lastRenderedPageBreak/>
        <w:t xml:space="preserve">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3" w:name="_Toc501142869"/>
      <w:r w:rsidRPr="008F1BBA">
        <w:t>Técnica del diagrama causa-efecto:</w:t>
      </w:r>
      <w:bookmarkEnd w:id="33"/>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lastRenderedPageBreak/>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4" w:name="_Toc501142870"/>
      <w:r w:rsidRPr="008F1BBA">
        <w:t>Diagrama de relación</w:t>
      </w:r>
      <w:bookmarkEnd w:id="34"/>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5" w:name="_Toc501142871"/>
      <w:r w:rsidRPr="008F1BBA">
        <w:t>Ciclos de vida de desarrollo del software</w:t>
      </w:r>
      <w:bookmarkEnd w:id="35"/>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w:t>
      </w:r>
      <w:r w:rsidRPr="008F1BBA">
        <w:rPr>
          <w:rFonts w:cs="Arial"/>
        </w:rPr>
        <w:lastRenderedPageBreak/>
        <w:t>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6" w:name="_Toc501142872"/>
      <w:r w:rsidRPr="008F1BBA">
        <w:t>Arquitectura del Software</w:t>
      </w:r>
      <w:bookmarkEnd w:id="36"/>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lastRenderedPageBreak/>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7" w:name="_Toc501142873"/>
      <w:r w:rsidRPr="008F1BBA">
        <w:t>Marco Legal</w:t>
      </w:r>
      <w:bookmarkEnd w:id="37"/>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lastRenderedPageBreak/>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 xml:space="preserve">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w:t>
      </w:r>
      <w:r w:rsidRPr="008F1BBA">
        <w:rPr>
          <w:rFonts w:cs="Arial"/>
        </w:rPr>
        <w:lastRenderedPageBreak/>
        <w:t>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lastRenderedPageBreak/>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Pérdida de la remuneración.­ El trabajador que faltare injustificadamente a media jornada continua de trabajo en el curso de la semana, tendrá derecho a la remuneración de seis días, y el trabajador que 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lastRenderedPageBreak/>
        <w:t>1. 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CD475D" w:rsidRPr="008F1BBA">
        <w:rPr>
          <w:rFonts w:cs="Arial"/>
        </w:rPr>
        <w:t>Por injurias graves irrogadas al empleador, su cónyuge o conviviente en unión de hecho, ascendientes o descendientes, o a su representante;</w:t>
      </w:r>
    </w:p>
    <w:p w:rsidR="00A409F5" w:rsidRPr="008F1BBA" w:rsidRDefault="00A409F5" w:rsidP="008F1BBA">
      <w:pPr>
        <w:ind w:left="708"/>
        <w:rPr>
          <w:rFonts w:cs="Arial"/>
        </w:rPr>
      </w:pPr>
      <w:r w:rsidRPr="008F1BBA">
        <w:rPr>
          <w:rFonts w:cs="Arial"/>
        </w:rPr>
        <w:t xml:space="preserve">5. </w:t>
      </w:r>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s años, en trabajos permanentes; y,</w:t>
      </w:r>
    </w:p>
    <w:p w:rsidR="00A409F5" w:rsidRPr="008F1BBA" w:rsidRDefault="00A409F5" w:rsidP="008F1BBA">
      <w:pPr>
        <w:ind w:left="708"/>
        <w:rPr>
          <w:rFonts w:cs="Arial"/>
        </w:rPr>
      </w:pPr>
      <w:r w:rsidRPr="008F1BBA">
        <w:rPr>
          <w:rFonts w:cs="Arial"/>
        </w:rPr>
        <w:t>7. Por no acatar las medidas de seguridad, prevención e higiene exigidas por la ley, por sus reglamentos o por la autoridad competent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8" w:name="_Toc501142874"/>
      <w:r w:rsidRPr="008F1BBA">
        <w:t>Marco referencial</w:t>
      </w:r>
      <w:bookmarkEnd w:id="38"/>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xml:space="preserve">, se </w:t>
      </w:r>
      <w:r w:rsidRPr="008F1BBA">
        <w:rPr>
          <w:rFonts w:cs="Arial"/>
        </w:rPr>
        <w:lastRenderedPageBreak/>
        <w:t>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A658E8" w:rsidP="00990D98">
      <w:pPr>
        <w:ind w:left="708"/>
        <w:rPr>
          <w:rFonts w:cs="Arial"/>
          <w:i/>
        </w:rPr>
      </w:pPr>
      <w:hyperlink r:id="rId32"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lastRenderedPageBreak/>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A658E8" w:rsidP="003163C2">
      <w:pPr>
        <w:ind w:left="708"/>
        <w:rPr>
          <w:rFonts w:cs="Arial"/>
        </w:rPr>
      </w:pPr>
      <w:hyperlink r:id="rId33"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39" w:name="_Toc501142875"/>
      <w:r w:rsidRPr="008F1BBA">
        <w:t>Marco ambiental</w:t>
      </w:r>
      <w:bookmarkEnd w:id="39"/>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lastRenderedPageBreak/>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A658E8" w:rsidP="008F1BBA">
      <w:pPr>
        <w:rPr>
          <w:rFonts w:cs="Arial"/>
          <w:color w:val="2E74B5" w:themeColor="accent1" w:themeShade="BF"/>
        </w:rPr>
      </w:pPr>
      <w:sdt>
        <w:sdtPr>
          <w:rPr>
            <w:rFonts w:cs="Arial"/>
            <w:color w:val="2E74B5" w:themeColor="accent1" w:themeShade="BF"/>
          </w:rPr>
          <w:id w:val="-1360196882"/>
          <w:citation/>
        </w:sdtPr>
        <w:sdtEnd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0" w:name="_Toc501142876"/>
      <w:r w:rsidRPr="008F1BBA">
        <w:lastRenderedPageBreak/>
        <w:t>Marco tecnológico</w:t>
      </w:r>
      <w:bookmarkEnd w:id="40"/>
      <w:r w:rsidRPr="008F1BBA">
        <w:t xml:space="preserve"> </w:t>
      </w:r>
    </w:p>
    <w:p w:rsidR="00685BD9" w:rsidRPr="008F1BBA" w:rsidRDefault="00685BD9" w:rsidP="003F16CB">
      <w:pPr>
        <w:pStyle w:val="3Subtemas"/>
      </w:pPr>
      <w:bookmarkStart w:id="41" w:name="_Toc501142877"/>
      <w:r w:rsidRPr="008F1BBA">
        <w:t>Terminología</w:t>
      </w:r>
      <w:bookmarkEnd w:id="4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2" w:name="_Toc501142878"/>
      <w:r w:rsidRPr="008F1BBA">
        <w:t>Modelo de Casos de Uso del Negocio</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3" w:name="_Toc501142879"/>
      <w:r w:rsidRPr="008F1BBA">
        <w:t>Modelo de Objetos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4" w:name="_Toc501142880"/>
      <w:r w:rsidRPr="008F1BBA">
        <w:t>Modelo de Casos de Us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5" w:name="_Toc501142881"/>
      <w:r w:rsidRPr="008F1BBA">
        <w:t>Especificaciones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ara los casos de uso que lo requieran (cuya funcionalidad no sea evidente o que no baste con una simple descripción narrativa) se realiza una descripción </w:t>
      </w:r>
      <w:r w:rsidR="00685BD9" w:rsidRPr="008F1BBA">
        <w:rPr>
          <w:rFonts w:cs="Arial"/>
          <w:color w:val="000000"/>
          <w:lang w:val="es-ES"/>
        </w:rPr>
        <w:lastRenderedPageBreak/>
        <w:t>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6" w:name="_Toc501142882"/>
      <w:r w:rsidRPr="008F1BBA">
        <w:t>Especificaciones Adicionales</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7" w:name="_Toc501142883"/>
      <w:r w:rsidRPr="008F1BBA">
        <w:t>Modelo de Análisis y Diseño</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8" w:name="_Toc501142884"/>
      <w:r w:rsidRPr="008F1BBA">
        <w:t>Modelo de Datos</w:t>
      </w:r>
      <w:bookmarkEnd w:id="48"/>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reviendo que la persistencia de la información del sistema será soportada por una base de datos relacional, este modelo describe la representación lógica de los datos persistentes, de acuerdo con el enfoque para modelado relacional de datos. 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49" w:name="_Toc501142885"/>
      <w:r w:rsidRPr="008F1BBA">
        <w:t>Modelo de Implementación</w:t>
      </w:r>
      <w:bookmarkEnd w:id="4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0" w:name="_Toc501142886"/>
      <w:r w:rsidRPr="008F1BBA">
        <w:lastRenderedPageBreak/>
        <w:t>Casos de Prueba</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1" w:name="_Toc501142887"/>
      <w:r w:rsidRPr="008F1BBA">
        <w:t>Plan de Iteración</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2" w:name="_Toc501142888"/>
      <w:r w:rsidRPr="008F1BBA">
        <w:t>Material de Apoyo al Usuario Final</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3" w:name="_Toc501142889"/>
      <w:r w:rsidRPr="008F1BBA">
        <w:t>Producto</w:t>
      </w:r>
      <w:bookmarkEnd w:id="53"/>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4" w:name="_Toc501142890"/>
      <w:r>
        <w:t>UML</w:t>
      </w:r>
      <w:bookmarkEnd w:id="54"/>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5" w:name="_Toc501142891"/>
      <w:r>
        <w:lastRenderedPageBreak/>
        <w:t>Sección II</w:t>
      </w:r>
      <w:r w:rsidR="009575BA" w:rsidRPr="008F1BBA">
        <w:t xml:space="preserve"> Diagnostico</w:t>
      </w:r>
      <w:bookmarkEnd w:id="55"/>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6" w:name="_Toc501142892"/>
      <w:r w:rsidRPr="003F16CB">
        <w:t>Diagrama</w:t>
      </w:r>
      <w:r w:rsidRPr="008F1BBA">
        <w:t xml:space="preserve"> de flujo y participantes</w:t>
      </w:r>
      <w:bookmarkEnd w:id="56"/>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 xml:space="preserve">realizó dos reuniones de trabajo en las instalación de la empresa usuaria del software con el objetivo de identificar a los actores que tendrían manejo y afect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5"/>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7" w:name="_Toc501142893"/>
      <w:r>
        <w:lastRenderedPageBreak/>
        <w:t>Sección III</w:t>
      </w:r>
      <w:r w:rsidR="00B336B3" w:rsidRPr="008F1BBA">
        <w:t xml:space="preserve"> Propuesta</w:t>
      </w:r>
      <w:bookmarkEnd w:id="57"/>
    </w:p>
    <w:p w:rsidR="00894F4E" w:rsidRPr="009C4209" w:rsidRDefault="00894F4E" w:rsidP="00894F4E">
      <w:pPr>
        <w:pStyle w:val="2Temas"/>
      </w:pPr>
      <w:bookmarkStart w:id="58" w:name="_Toc501142894"/>
      <w:r w:rsidRPr="009C4209">
        <w:t>S</w:t>
      </w:r>
      <w:r>
        <w:t>olución -</w:t>
      </w:r>
      <w:r w:rsidRPr="009C4209">
        <w:t xml:space="preserve"> Diagnóstico del Problema:</w:t>
      </w:r>
      <w:bookmarkEnd w:id="58"/>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AD30D9">
      <w:pPr>
        <w:pStyle w:val="Prrafodelista"/>
        <w:numPr>
          <w:ilvl w:val="0"/>
          <w:numId w:val="33"/>
        </w:numPr>
        <w:spacing w:before="0" w:after="160"/>
        <w:ind w:left="2124" w:hanging="1044"/>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AD30D9" w:rsidP="00382C76">
      <w:pPr>
        <w:pStyle w:val="1Capitulos"/>
      </w:pPr>
      <w:bookmarkStart w:id="59" w:name="_Toc501142895"/>
      <w:r>
        <w:t>C</w:t>
      </w:r>
      <w:r w:rsidR="00382C76">
        <w:t>onclusiones y recomendaciones</w:t>
      </w:r>
      <w:bookmarkEnd w:id="59"/>
    </w:p>
    <w:p w:rsidR="00382C76" w:rsidRDefault="00382C76" w:rsidP="00382C76">
      <w:pPr>
        <w:pStyle w:val="2Temas"/>
      </w:pPr>
      <w:bookmarkStart w:id="60" w:name="_Toc501142896"/>
      <w:r>
        <w:t>Conclusiones</w:t>
      </w:r>
      <w:bookmarkEnd w:id="60"/>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1" w:name="_Toc501142897"/>
      <w:r w:rsidRPr="0037231E">
        <w:t>Recomendaciones</w:t>
      </w:r>
      <w:bookmarkEnd w:id="61"/>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2" w:name="_Toc501142898"/>
      <w:r>
        <w:t>B</w:t>
      </w:r>
      <w:r w:rsidR="00B336B3" w:rsidRPr="008F1BBA">
        <w:t>ibliografía</w:t>
      </w:r>
      <w:bookmarkEnd w:id="62"/>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37"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End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3" w:name="_Toc501142899"/>
      <w:r w:rsidRPr="008F1BBA">
        <w:lastRenderedPageBreak/>
        <w:t>Anexos</w:t>
      </w:r>
      <w:bookmarkEnd w:id="63"/>
    </w:p>
    <w:p w:rsidR="00532B3E" w:rsidRDefault="00532B3E" w:rsidP="004927A2">
      <w:pPr>
        <w:pStyle w:val="1Capitulos"/>
      </w:pPr>
    </w:p>
    <w:p w:rsidR="00532B3E" w:rsidRDefault="00532B3E" w:rsidP="004927A2">
      <w:pPr>
        <w:pStyle w:val="1Capitulos"/>
      </w:pPr>
    </w:p>
    <w:p w:rsidR="00532B3E" w:rsidRDefault="00532B3E" w:rsidP="004927A2">
      <w:pPr>
        <w:pStyle w:val="1Capitulos"/>
      </w:pPr>
      <w:r>
        <w:t>se debe modificar los anexos</w:t>
      </w:r>
    </w:p>
    <w:p w:rsidR="00532B3E" w:rsidRDefault="00532B3E" w:rsidP="004927A2">
      <w:pPr>
        <w:pStyle w:val="1Capitulos"/>
      </w:pPr>
      <w:bookmarkStart w:id="64" w:name="_GoBack"/>
      <w:bookmarkEnd w:id="64"/>
    </w:p>
    <w:sectPr w:rsidR="00532B3E" w:rsidSect="00B03DB0">
      <w:footerReference w:type="default" r:id="rId38"/>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58E8" w:rsidRDefault="00A658E8" w:rsidP="00EE7A7A">
      <w:pPr>
        <w:spacing w:before="0" w:after="0" w:line="240" w:lineRule="auto"/>
      </w:pPr>
      <w:r>
        <w:separator/>
      </w:r>
    </w:p>
  </w:endnote>
  <w:endnote w:type="continuationSeparator" w:id="0">
    <w:p w:rsidR="00A658E8" w:rsidRDefault="00A658E8"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EndPr/>
    <w:sdtContent>
      <w:p w:rsidR="00AD30D9" w:rsidRDefault="00AD30D9">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9</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EndPr/>
    <w:sdtContent>
      <w:p w:rsidR="00AD30D9" w:rsidRDefault="00AD30D9"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40</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40</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EndPr/>
    <w:sdtContent>
      <w:p w:rsidR="00AD30D9" w:rsidRDefault="00AD30D9">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49</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AD30D9" w:rsidRDefault="00AD30D9">
                          <w:pPr>
                            <w:pStyle w:val="Piedepgina"/>
                            <w:jc w:val="center"/>
                            <w:rPr>
                              <w:sz w:val="16"/>
                              <w:szCs w:val="16"/>
                            </w:rPr>
                          </w:pPr>
                          <w:r>
                            <w:rPr>
                              <w:sz w:val="22"/>
                              <w:szCs w:val="22"/>
                            </w:rPr>
                            <w:fldChar w:fldCharType="begin"/>
                          </w:r>
                          <w:r>
                            <w:instrText>PAGE    \* MERGEFORMAT</w:instrText>
                          </w:r>
                          <w:r>
                            <w:rPr>
                              <w:sz w:val="22"/>
                              <w:szCs w:val="22"/>
                            </w:rPr>
                            <w:fldChar w:fldCharType="separate"/>
                          </w:r>
                          <w:r w:rsidR="00532B3E" w:rsidRPr="00532B3E">
                            <w:rPr>
                              <w:noProof/>
                              <w:sz w:val="16"/>
                              <w:szCs w:val="16"/>
                              <w:lang w:val="es-ES"/>
                            </w:rPr>
                            <w:t>49</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58E8" w:rsidRDefault="00A658E8" w:rsidP="00EE7A7A">
      <w:pPr>
        <w:spacing w:before="0" w:after="0" w:line="240" w:lineRule="auto"/>
      </w:pPr>
      <w:r>
        <w:separator/>
      </w:r>
    </w:p>
  </w:footnote>
  <w:footnote w:type="continuationSeparator" w:id="0">
    <w:p w:rsidR="00A658E8" w:rsidRDefault="00A658E8" w:rsidP="00EE7A7A">
      <w:pPr>
        <w:spacing w:before="0" w:after="0" w:line="240" w:lineRule="auto"/>
      </w:pPr>
      <w:r>
        <w:continuationSeparator/>
      </w:r>
    </w:p>
  </w:footnote>
  <w:footnote w:id="1">
    <w:p w:rsidR="00AD30D9" w:rsidRPr="008D4813" w:rsidRDefault="00AD30D9" w:rsidP="00A409F5">
      <w:pPr>
        <w:pStyle w:val="Textonotapie"/>
        <w:rPr>
          <w:lang w:val="es-EC"/>
        </w:rPr>
      </w:pPr>
      <w:r>
        <w:rPr>
          <w:rStyle w:val="Refdenotaalpie"/>
        </w:rPr>
        <w:footnoteRef/>
      </w:r>
      <w:r>
        <w:t xml:space="preserve"> </w:t>
      </w:r>
      <w:sdt>
        <w:sdtPr>
          <w:id w:val="-580066780"/>
          <w:citation/>
        </w:sdtPr>
        <w:sdtEnd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30D9" w:rsidRDefault="00AD30D9">
    <w:pPr>
      <w:pStyle w:val="Encabezado"/>
      <w:jc w:val="right"/>
      <w:rPr>
        <w:color w:val="5B9BD5" w:themeColor="accent1"/>
        <w:sz w:val="28"/>
        <w:szCs w:val="28"/>
      </w:rPr>
    </w:pPr>
  </w:p>
  <w:p w:rsidR="00AD30D9" w:rsidRDefault="00AD30D9">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6pt;height:5.4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9"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1"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39"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0"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1"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8"/>
  </w:num>
  <w:num w:numId="2">
    <w:abstractNumId w:val="36"/>
  </w:num>
  <w:num w:numId="3">
    <w:abstractNumId w:val="6"/>
  </w:num>
  <w:num w:numId="4">
    <w:abstractNumId w:val="39"/>
  </w:num>
  <w:num w:numId="5">
    <w:abstractNumId w:val="9"/>
  </w:num>
  <w:num w:numId="6">
    <w:abstractNumId w:val="18"/>
  </w:num>
  <w:num w:numId="7">
    <w:abstractNumId w:val="19"/>
  </w:num>
  <w:num w:numId="8">
    <w:abstractNumId w:val="20"/>
  </w:num>
  <w:num w:numId="9">
    <w:abstractNumId w:val="21"/>
  </w:num>
  <w:num w:numId="10">
    <w:abstractNumId w:val="12"/>
  </w:num>
  <w:num w:numId="11">
    <w:abstractNumId w:val="11"/>
  </w:num>
  <w:num w:numId="12">
    <w:abstractNumId w:val="41"/>
  </w:num>
  <w:num w:numId="13">
    <w:abstractNumId w:val="24"/>
  </w:num>
  <w:num w:numId="14">
    <w:abstractNumId w:val="37"/>
  </w:num>
  <w:num w:numId="15">
    <w:abstractNumId w:val="13"/>
  </w:num>
  <w:num w:numId="16">
    <w:abstractNumId w:val="38"/>
  </w:num>
  <w:num w:numId="17">
    <w:abstractNumId w:val="22"/>
  </w:num>
  <w:num w:numId="18">
    <w:abstractNumId w:val="16"/>
  </w:num>
  <w:num w:numId="19">
    <w:abstractNumId w:val="5"/>
  </w:num>
  <w:num w:numId="20">
    <w:abstractNumId w:val="27"/>
  </w:num>
  <w:num w:numId="21">
    <w:abstractNumId w:val="40"/>
  </w:num>
  <w:num w:numId="22">
    <w:abstractNumId w:val="26"/>
  </w:num>
  <w:num w:numId="23">
    <w:abstractNumId w:val="30"/>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17"/>
  </w:num>
  <w:num w:numId="26">
    <w:abstractNumId w:val="31"/>
  </w:num>
  <w:num w:numId="27">
    <w:abstractNumId w:val="23"/>
  </w:num>
  <w:num w:numId="28">
    <w:abstractNumId w:val="15"/>
  </w:num>
  <w:num w:numId="29">
    <w:abstractNumId w:val="4"/>
  </w:num>
  <w:num w:numId="30">
    <w:abstractNumId w:val="0"/>
  </w:num>
  <w:num w:numId="31">
    <w:abstractNumId w:val="2"/>
  </w:num>
  <w:num w:numId="32">
    <w:abstractNumId w:val="35"/>
  </w:num>
  <w:num w:numId="33">
    <w:abstractNumId w:val="33"/>
  </w:num>
  <w:num w:numId="34">
    <w:abstractNumId w:val="28"/>
  </w:num>
  <w:num w:numId="35">
    <w:abstractNumId w:val="29"/>
  </w:num>
  <w:num w:numId="36">
    <w:abstractNumId w:val="7"/>
  </w:num>
  <w:num w:numId="37">
    <w:abstractNumId w:val="3"/>
  </w:num>
  <w:num w:numId="38">
    <w:abstractNumId w:val="25"/>
  </w:num>
  <w:num w:numId="39">
    <w:abstractNumId w:val="14"/>
  </w:num>
  <w:num w:numId="40">
    <w:abstractNumId w:val="34"/>
  </w:num>
  <w:num w:numId="41">
    <w:abstractNumId w:val="32"/>
  </w:num>
  <w:num w:numId="42">
    <w:abstractNumId w:val="10"/>
  </w:num>
  <w:num w:numId="43">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3212B"/>
    <w:rsid w:val="00167ADF"/>
    <w:rsid w:val="00180C2E"/>
    <w:rsid w:val="001A3121"/>
    <w:rsid w:val="001E067B"/>
    <w:rsid w:val="00211114"/>
    <w:rsid w:val="00220E5F"/>
    <w:rsid w:val="00264A63"/>
    <w:rsid w:val="002672EE"/>
    <w:rsid w:val="00290C70"/>
    <w:rsid w:val="002A2E29"/>
    <w:rsid w:val="002B0174"/>
    <w:rsid w:val="002B2801"/>
    <w:rsid w:val="002B28EC"/>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32B3E"/>
    <w:rsid w:val="00536A66"/>
    <w:rsid w:val="00557D1F"/>
    <w:rsid w:val="00572824"/>
    <w:rsid w:val="005743C5"/>
    <w:rsid w:val="00576933"/>
    <w:rsid w:val="00594EF2"/>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16BC7"/>
    <w:rsid w:val="007651F1"/>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2E54"/>
    <w:rsid w:val="00A3324D"/>
    <w:rsid w:val="00A409F5"/>
    <w:rsid w:val="00A658E8"/>
    <w:rsid w:val="00A76642"/>
    <w:rsid w:val="00A836A6"/>
    <w:rsid w:val="00A91B6E"/>
    <w:rsid w:val="00AA2BD6"/>
    <w:rsid w:val="00AB2375"/>
    <w:rsid w:val="00AB3830"/>
    <w:rsid w:val="00AB5864"/>
    <w:rsid w:val="00AC1A3F"/>
    <w:rsid w:val="00AC6154"/>
    <w:rsid w:val="00AC6911"/>
    <w:rsid w:val="00AD30D9"/>
    <w:rsid w:val="00B03DB0"/>
    <w:rsid w:val="00B05C4B"/>
    <w:rsid w:val="00B20FBC"/>
    <w:rsid w:val="00B30507"/>
    <w:rsid w:val="00B3205F"/>
    <w:rsid w:val="00B336B3"/>
    <w:rsid w:val="00B336ED"/>
    <w:rsid w:val="00B679E5"/>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300F7"/>
    <w:rsid w:val="00F334F1"/>
    <w:rsid w:val="00F35193"/>
    <w:rsid w:val="00F55C04"/>
    <w:rsid w:val="00F66E9D"/>
    <w:rsid w:val="00F800F4"/>
    <w:rsid w:val="00FB1BEB"/>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4F340"/>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biotracksoftware.com/esp/asistencia.htm"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iotracksoftware.com/esp/asistencia.htm" TargetMode="External"/><Relationship Id="rId24" Type="http://schemas.openxmlformats.org/officeDocument/2006/relationships/image" Target="media/image14.png"/><Relationship Id="rId32" Type="http://schemas.openxmlformats.org/officeDocument/2006/relationships/hyperlink" Target="http://www.biotracksoftware.com/esp/asistencia.htm" TargetMode="External"/><Relationship Id="rId37" Type="http://schemas.openxmlformats.org/officeDocument/2006/relationships/hyperlink" Target="http://repositorio.dpe.gob.ec/bitstream/39000/638/1/NN-001-Constituci%C3%B3n.pdf"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3.jpeg"/><Relationship Id="rId10" Type="http://schemas.openxmlformats.org/officeDocument/2006/relationships/hyperlink" Target="http://www.biotracksoftware.com/esp/asistencia.htm"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2.xml"/><Relationship Id="rId8" Type="http://schemas.openxmlformats.org/officeDocument/2006/relationships/image" Target="media/image2.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C6DB0707-CDD3-4E3C-8424-4AC66CF7D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50</Pages>
  <Words>11010</Words>
  <Characters>60556</Characters>
  <Application>Microsoft Office Word</Application>
  <DocSecurity>0</DocSecurity>
  <Lines>504</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15</cp:revision>
  <cp:lastPrinted>2017-08-09T23:19:00Z</cp:lastPrinted>
  <dcterms:created xsi:type="dcterms:W3CDTF">2017-08-09T23:18:00Z</dcterms:created>
  <dcterms:modified xsi:type="dcterms:W3CDTF">2018-01-23T02:31:00Z</dcterms:modified>
</cp:coreProperties>
</file>